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B852446" w14:textId="685539A6" w:rsidR="00613116" w:rsidRPr="00734715" w:rsidRDefault="00613116" w:rsidP="00613116">
      <w:pPr>
        <w:rPr>
          <w:rFonts w:ascii="Calibri" w:hAnsi="Calibri"/>
          <w:b/>
        </w:rPr>
      </w:pPr>
      <w:r>
        <w:rPr>
          <w:rFonts w:ascii="Calibri" w:hAnsi="Calibri"/>
          <w:b/>
          <w:color w:val="FF0000"/>
        </w:rPr>
        <w:t>SUPPLEMENTARY TABLE</w:t>
      </w:r>
      <w:r w:rsidRPr="00734715">
        <w:rPr>
          <w:rFonts w:ascii="Calibri" w:hAnsi="Calibri"/>
          <w:b/>
          <w:color w:val="FF0000"/>
        </w:rPr>
        <w:t xml:space="preserve"> </w:t>
      </w:r>
      <w:r w:rsidR="002E5E75">
        <w:rPr>
          <w:rFonts w:ascii="Calibri" w:hAnsi="Calibri"/>
          <w:b/>
          <w:color w:val="FF0000"/>
        </w:rPr>
        <w:t>3</w:t>
      </w:r>
      <w:r w:rsidRPr="00734715">
        <w:rPr>
          <w:rFonts w:ascii="Calibri" w:hAnsi="Calibri"/>
        </w:rPr>
        <w:t>.</w:t>
      </w:r>
      <w:r>
        <w:rPr>
          <w:rFonts w:ascii="Calibri" w:hAnsi="Calibri"/>
        </w:rPr>
        <w:t xml:space="preserve"> </w:t>
      </w:r>
      <w:r w:rsidRPr="00381741">
        <w:rPr>
          <w:rFonts w:ascii="Calibri" w:hAnsi="Calibri" w:cs="Calibri"/>
        </w:rPr>
        <w:t>Percentile scores crosswalk table for the eight National Institutes of Health Patient Reported Outcomes Measurement Information System (PROMIS®)</w:t>
      </w:r>
      <w:r w:rsidR="0025090E" w:rsidRPr="00381741">
        <w:rPr>
          <w:rFonts w:ascii="Calibri" w:hAnsi="Calibri" w:cs="Calibri"/>
        </w:rPr>
        <w:t xml:space="preserve"> gastrointestinal</w:t>
      </w:r>
      <w:r w:rsidR="00571841" w:rsidRPr="00381741">
        <w:rPr>
          <w:rFonts w:ascii="Calibri" w:hAnsi="Calibri" w:cs="Calibri"/>
        </w:rPr>
        <w:t xml:space="preserve"> (GI)</w:t>
      </w:r>
      <w:r w:rsidRPr="00381741">
        <w:rPr>
          <w:rFonts w:ascii="Calibri" w:hAnsi="Calibri" w:cs="Calibri"/>
        </w:rPr>
        <w:t xml:space="preserve"> scales</w:t>
      </w:r>
      <w:r w:rsidR="005867FE">
        <w:rPr>
          <w:rFonts w:ascii="Calibri" w:hAnsi="Calibri" w:cs="Calibri"/>
        </w:rPr>
        <w:t xml:space="preserve"> in symptomatic individuals</w:t>
      </w:r>
      <w:r w:rsidR="001D70AD" w:rsidRPr="00381741">
        <w:rPr>
          <w:rFonts w:ascii="Calibri" w:hAnsi="Calibri" w:cs="Calibri"/>
        </w:rPr>
        <w:t xml:space="preserve"> when items are scored on a 0-4 scale</w:t>
      </w:r>
      <w:r w:rsidRPr="00381741">
        <w:rPr>
          <w:rFonts w:ascii="Calibri" w:hAnsi="Calibri" w:cs="Calibri"/>
        </w:rPr>
        <w:t>.</w:t>
      </w:r>
      <w:r w:rsidR="00571841" w:rsidRPr="00381741">
        <w:rPr>
          <w:rFonts w:ascii="Calibri" w:hAnsi="Calibri" w:cs="Calibri"/>
        </w:rPr>
        <w:t xml:space="preserve"> </w:t>
      </w:r>
      <w:r w:rsidR="00FF3D14">
        <w:rPr>
          <w:rFonts w:ascii="Calibri" w:hAnsi="Calibri" w:cs="Calibri"/>
        </w:rPr>
        <w:t xml:space="preserve">These percentile scores should not be used with the </w:t>
      </w:r>
      <w:r w:rsidR="00571841" w:rsidRPr="00381741">
        <w:rPr>
          <w:rFonts w:ascii="Calibri" w:hAnsi="Calibri" w:cs="Calibri"/>
        </w:rPr>
        <w:t xml:space="preserve">GI PROMIS questionnaires on </w:t>
      </w:r>
      <w:proofErr w:type="spellStart"/>
      <w:r w:rsidR="00571841" w:rsidRPr="00381741">
        <w:rPr>
          <w:rFonts w:ascii="Calibri" w:hAnsi="Calibri" w:cs="Calibri"/>
        </w:rPr>
        <w:t>HealthMeasures</w:t>
      </w:r>
      <w:proofErr w:type="spellEnd"/>
      <w:r w:rsidR="00571841" w:rsidRPr="00381741">
        <w:rPr>
          <w:rFonts w:ascii="Calibri" w:hAnsi="Calibri" w:cs="Calibri"/>
        </w:rPr>
        <w:t xml:space="preserve"> </w:t>
      </w:r>
      <w:r w:rsidR="00FF3D14">
        <w:rPr>
          <w:rFonts w:ascii="Calibri" w:hAnsi="Calibri" w:cs="Calibri"/>
          <w:bCs/>
        </w:rPr>
        <w:t xml:space="preserve">that </w:t>
      </w:r>
      <w:r w:rsidR="00571841" w:rsidRPr="00381741">
        <w:rPr>
          <w:rFonts w:ascii="Calibri" w:hAnsi="Calibri" w:cs="Calibri"/>
          <w:bCs/>
        </w:rPr>
        <w:t xml:space="preserve">are </w:t>
      </w:r>
      <w:r w:rsidR="000851FC">
        <w:rPr>
          <w:rFonts w:ascii="Calibri" w:hAnsi="Calibri" w:cs="Calibri"/>
          <w:bCs/>
        </w:rPr>
        <w:t>presented</w:t>
      </w:r>
      <w:r w:rsidR="004975C3">
        <w:rPr>
          <w:rFonts w:ascii="Calibri" w:hAnsi="Calibri" w:cs="Calibri"/>
          <w:bCs/>
        </w:rPr>
        <w:t xml:space="preserve"> and scored</w:t>
      </w:r>
      <w:r w:rsidR="000851FC">
        <w:rPr>
          <w:rFonts w:ascii="Calibri" w:hAnsi="Calibri" w:cs="Calibri"/>
          <w:bCs/>
        </w:rPr>
        <w:t xml:space="preserve"> </w:t>
      </w:r>
      <w:r w:rsidR="00DE1238">
        <w:rPr>
          <w:rFonts w:ascii="Calibri" w:hAnsi="Calibri" w:cs="Calibri"/>
          <w:bCs/>
        </w:rPr>
        <w:t xml:space="preserve">using </w:t>
      </w:r>
      <w:r w:rsidR="00571841" w:rsidRPr="00381741">
        <w:rPr>
          <w:rFonts w:ascii="Calibri" w:hAnsi="Calibri" w:cs="Calibri"/>
          <w:bCs/>
        </w:rPr>
        <w:t>a 1-5 scale</w:t>
      </w:r>
      <w:r w:rsidR="00E95253">
        <w:rPr>
          <w:rFonts w:ascii="Calibri" w:hAnsi="Calibri" w:cs="Calibri"/>
          <w:bCs/>
        </w:rPr>
        <w:t xml:space="preserve"> </w:t>
      </w:r>
      <w:r w:rsidR="00E95253" w:rsidRPr="00381741">
        <w:rPr>
          <w:rFonts w:ascii="Calibri" w:hAnsi="Calibri" w:cs="Calibri"/>
          <w:bCs/>
        </w:rPr>
        <w:fldChar w:fldCharType="begin"/>
      </w:r>
      <w:r w:rsidR="00E95253" w:rsidRPr="00381741">
        <w:rPr>
          <w:rFonts w:ascii="Calibri" w:hAnsi="Calibri" w:cs="Calibri"/>
          <w:bCs/>
        </w:rPr>
        <w:instrText xml:space="preserve"> ADDIN EN.CITE &lt;EndNote&gt;&lt;Cite&gt;&lt;Author&gt;HealthMeasures&lt;/Author&gt;&lt;Year&gt;2018&lt;/Year&gt;&lt;RecNum&gt;1554&lt;/RecNum&gt;&lt;DisplayText&gt;(1)&lt;/DisplayText&gt;&lt;record&gt;&lt;rec-number&gt;1554&lt;/rec-number&gt;&lt;foreign-keys&gt;&lt;key app="EN" db-id="waz9ps05jz9zxieppfxxr9dl2rxat9ta2a9a" timestamp="1531885514"&gt;1554&lt;/key&gt;&lt;/foreign-keys&gt;&lt;ref-type name="Web Page"&gt;12&lt;/ref-type&gt;&lt;contributors&gt;&lt;authors&gt;&lt;author&gt;HealthMeasures&lt;/author&gt;&lt;/authors&gt;&lt;/contributors&gt;&lt;titles&gt;&lt;title&gt;Obtain &amp;amp; Administer Measures&lt;/title&gt;&lt;short-title&gt;Obtain &amp;amp; Administer Measures&lt;/short-title&gt;&lt;/titles&gt;&lt;volume&gt;2018&lt;/volume&gt;&lt;number&gt;July 17&lt;/number&gt;&lt;keywords&gt;&lt;keyword&gt;and Conditions of Use&lt;/keyword&gt;&lt;/keywords&gt;&lt;dates&gt;&lt;year&gt;2018&lt;/year&gt;&lt;/dates&gt;&lt;urls&gt;&lt;related-urls&gt;&lt;url&gt;http://www.healthmeasures.net/explore-measurement-systems/promis/obtain-administer-measures&lt;/url&gt;&lt;/related-urls&gt;&lt;/urls&gt;&lt;/record&gt;&lt;/Cite&gt;&lt;/EndNote&gt;</w:instrText>
      </w:r>
      <w:r w:rsidR="00E95253" w:rsidRPr="00381741">
        <w:rPr>
          <w:rFonts w:ascii="Calibri" w:hAnsi="Calibri" w:cs="Calibri"/>
          <w:bCs/>
        </w:rPr>
        <w:fldChar w:fldCharType="separate"/>
      </w:r>
      <w:r w:rsidR="00E95253" w:rsidRPr="00381741">
        <w:rPr>
          <w:rFonts w:ascii="Calibri" w:hAnsi="Calibri" w:cs="Calibri"/>
          <w:bCs/>
          <w:noProof/>
        </w:rPr>
        <w:t>(1)</w:t>
      </w:r>
      <w:r w:rsidR="00E95253" w:rsidRPr="00381741">
        <w:rPr>
          <w:rFonts w:ascii="Calibri" w:hAnsi="Calibri" w:cs="Calibri"/>
          <w:bCs/>
        </w:rPr>
        <w:fldChar w:fldCharType="end"/>
      </w:r>
      <w:r w:rsidR="00571841" w:rsidRPr="00381741">
        <w:rPr>
          <w:rFonts w:ascii="Calibri" w:hAnsi="Calibri" w:cs="Calibri"/>
          <w:bCs/>
        </w:rPr>
        <w:t>.</w:t>
      </w:r>
      <w:r w:rsidR="005867FE">
        <w:rPr>
          <w:rFonts w:ascii="Calibri" w:hAnsi="Calibri" w:cs="Calibri"/>
          <w:bCs/>
        </w:rPr>
        <w:t xml:space="preserve"> To use the table below, one will need to rescale each GI PROMIS item from a 1-5 scale to a 0-4 scale, and </w:t>
      </w:r>
      <w:r w:rsidR="00E207C1">
        <w:rPr>
          <w:rFonts w:ascii="Calibri" w:hAnsi="Calibri" w:cs="Calibri"/>
          <w:bCs/>
        </w:rPr>
        <w:t xml:space="preserve">individual </w:t>
      </w:r>
      <w:r w:rsidR="005867FE">
        <w:rPr>
          <w:rFonts w:ascii="Calibri" w:hAnsi="Calibri" w:cs="Calibri"/>
          <w:bCs/>
        </w:rPr>
        <w:t>questions</w:t>
      </w:r>
      <w:r w:rsidR="001E5CA8">
        <w:rPr>
          <w:rFonts w:ascii="Calibri" w:hAnsi="Calibri" w:cs="Calibri"/>
          <w:bCs/>
        </w:rPr>
        <w:t xml:space="preserve"> not completed due to skip logic should be </w:t>
      </w:r>
      <w:r w:rsidR="0065146F">
        <w:rPr>
          <w:rFonts w:ascii="Calibri" w:hAnsi="Calibri" w:cs="Calibri"/>
          <w:bCs/>
        </w:rPr>
        <w:t>assigned</w:t>
      </w:r>
      <w:r w:rsidR="005867FE">
        <w:rPr>
          <w:rFonts w:ascii="Calibri" w:hAnsi="Calibri" w:cs="Calibri"/>
          <w:bCs/>
        </w:rPr>
        <w:t xml:space="preserve"> a score of 0.</w:t>
      </w:r>
      <w:r w:rsidR="00571841" w:rsidRPr="00381741">
        <w:rPr>
          <w:rFonts w:ascii="Calibri" w:hAnsi="Calibri" w:cs="Calibri"/>
          <w:bCs/>
        </w:rPr>
        <w:t xml:space="preserve"> </w:t>
      </w:r>
      <w:bookmarkStart w:id="0" w:name="_GoBack"/>
      <w:bookmarkEnd w:id="0"/>
    </w:p>
    <w:p w14:paraId="6DCD7741" w14:textId="77777777" w:rsidR="00613116" w:rsidRDefault="00613116" w:rsidP="00613116">
      <w:pPr>
        <w:tabs>
          <w:tab w:val="left" w:pos="8143"/>
        </w:tabs>
        <w:rPr>
          <w:rFonts w:ascii="Calibri" w:hAnsi="Calibri" w:cs="Times"/>
        </w:rPr>
      </w:pPr>
      <w:r>
        <w:rPr>
          <w:rFonts w:ascii="Calibri" w:hAnsi="Calibri" w:cs="Times"/>
        </w:rPr>
        <w:tab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29"/>
        <w:gridCol w:w="1436"/>
        <w:gridCol w:w="1473"/>
        <w:gridCol w:w="1504"/>
        <w:gridCol w:w="1486"/>
        <w:gridCol w:w="1408"/>
        <w:gridCol w:w="1408"/>
        <w:gridCol w:w="1408"/>
        <w:gridCol w:w="1408"/>
      </w:tblGrid>
      <w:tr w:rsidR="00613116" w:rsidRPr="00D86C89" w14:paraId="77639D51" w14:textId="77777777" w:rsidTr="00B74F87">
        <w:trPr>
          <w:tblHeader/>
        </w:trPr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E64F31E" w14:textId="77777777" w:rsidR="00613116" w:rsidRPr="00571841" w:rsidRDefault="00613116" w:rsidP="00B74F87">
            <w:pPr>
              <w:tabs>
                <w:tab w:val="center" w:pos="2376"/>
                <w:tab w:val="left" w:pos="3439"/>
              </w:tabs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571841">
              <w:rPr>
                <w:rFonts w:ascii="Calibri" w:hAnsi="Calibri"/>
                <w:b/>
                <w:sz w:val="22"/>
                <w:szCs w:val="22"/>
              </w:rPr>
              <w:t>PROMIS raw score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center"/>
          </w:tcPr>
          <w:p w14:paraId="0B6288BB" w14:textId="77777777" w:rsidR="00613116" w:rsidRPr="00571841" w:rsidRDefault="00613116" w:rsidP="00B74F87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571841">
              <w:rPr>
                <w:rFonts w:ascii="Calibri" w:hAnsi="Calibri"/>
                <w:b/>
                <w:sz w:val="22"/>
                <w:szCs w:val="22"/>
              </w:rPr>
              <w:t>Abdominal pain</w:t>
            </w:r>
            <w:r w:rsidR="00571841" w:rsidRPr="00571841">
              <w:rPr>
                <w:rFonts w:ascii="Calibri" w:hAnsi="Calibri"/>
                <w:b/>
                <w:sz w:val="22"/>
                <w:szCs w:val="22"/>
              </w:rPr>
              <w:t xml:space="preserve"> </w:t>
            </w:r>
          </w:p>
          <w:p w14:paraId="01CFC581" w14:textId="274B25AF" w:rsidR="00571841" w:rsidRPr="00571841" w:rsidRDefault="00571841" w:rsidP="00B74F87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571841">
              <w:rPr>
                <w:rFonts w:ascii="Calibri" w:hAnsi="Calibri"/>
                <w:b/>
                <w:sz w:val="22"/>
                <w:szCs w:val="22"/>
              </w:rPr>
              <w:t>PROMIS v1.0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center"/>
          </w:tcPr>
          <w:p w14:paraId="57259308" w14:textId="77777777" w:rsidR="00613116" w:rsidRDefault="00613116" w:rsidP="00B74F87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571841">
              <w:rPr>
                <w:rFonts w:ascii="Calibri" w:hAnsi="Calibri"/>
                <w:b/>
                <w:sz w:val="22"/>
                <w:szCs w:val="22"/>
              </w:rPr>
              <w:t>Bloating/gas</w:t>
            </w:r>
          </w:p>
          <w:p w14:paraId="1AD8A63B" w14:textId="51F946DA" w:rsidR="00571841" w:rsidRPr="00571841" w:rsidRDefault="00571841" w:rsidP="00B74F87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571841">
              <w:rPr>
                <w:rFonts w:ascii="Calibri" w:hAnsi="Calibri"/>
                <w:b/>
                <w:sz w:val="22"/>
                <w:szCs w:val="22"/>
              </w:rPr>
              <w:t>PROMIS v1.</w:t>
            </w:r>
            <w:r>
              <w:rPr>
                <w:rFonts w:ascii="Calibri" w:hAnsi="Calibri"/>
                <w:b/>
                <w:sz w:val="22"/>
                <w:szCs w:val="22"/>
              </w:rPr>
              <w:t>1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center"/>
          </w:tcPr>
          <w:p w14:paraId="5E4DB453" w14:textId="77777777" w:rsidR="00613116" w:rsidRDefault="00613116" w:rsidP="00B74F87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571841">
              <w:rPr>
                <w:rFonts w:ascii="Calibri" w:hAnsi="Calibri"/>
                <w:b/>
                <w:sz w:val="22"/>
                <w:szCs w:val="22"/>
              </w:rPr>
              <w:t>Bowel incontinence</w:t>
            </w:r>
          </w:p>
          <w:p w14:paraId="046DDA0A" w14:textId="660BBCE6" w:rsidR="00571841" w:rsidRPr="00571841" w:rsidRDefault="00571841" w:rsidP="00B74F87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571841">
              <w:rPr>
                <w:rFonts w:ascii="Calibri" w:hAnsi="Calibri"/>
                <w:b/>
                <w:sz w:val="22"/>
                <w:szCs w:val="22"/>
              </w:rPr>
              <w:t>PROMIS v1.0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center"/>
          </w:tcPr>
          <w:p w14:paraId="13B2FF8C" w14:textId="77777777" w:rsidR="00613116" w:rsidRDefault="00613116" w:rsidP="00B74F87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571841">
              <w:rPr>
                <w:rFonts w:ascii="Calibri" w:hAnsi="Calibri"/>
                <w:b/>
                <w:sz w:val="22"/>
                <w:szCs w:val="22"/>
              </w:rPr>
              <w:t>Constipation</w:t>
            </w:r>
          </w:p>
          <w:p w14:paraId="05526962" w14:textId="550269E9" w:rsidR="00571841" w:rsidRPr="00571841" w:rsidRDefault="00571841" w:rsidP="00B74F87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571841">
              <w:rPr>
                <w:rFonts w:ascii="Calibri" w:hAnsi="Calibri"/>
                <w:b/>
                <w:sz w:val="22"/>
                <w:szCs w:val="22"/>
              </w:rPr>
              <w:t>PROMIS v1.0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center"/>
          </w:tcPr>
          <w:p w14:paraId="72149388" w14:textId="77777777" w:rsidR="00613116" w:rsidRDefault="00613116" w:rsidP="00B74F87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571841">
              <w:rPr>
                <w:rFonts w:ascii="Calibri" w:hAnsi="Calibri"/>
                <w:b/>
                <w:sz w:val="22"/>
                <w:szCs w:val="22"/>
              </w:rPr>
              <w:t>Diarrhea</w:t>
            </w:r>
          </w:p>
          <w:p w14:paraId="45A18D79" w14:textId="1A6CC4CA" w:rsidR="00571841" w:rsidRPr="00571841" w:rsidRDefault="00571841" w:rsidP="00B74F87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571841">
              <w:rPr>
                <w:rFonts w:ascii="Calibri" w:hAnsi="Calibri"/>
                <w:b/>
                <w:sz w:val="22"/>
                <w:szCs w:val="22"/>
              </w:rPr>
              <w:t>PROMIS v1.0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center"/>
          </w:tcPr>
          <w:p w14:paraId="25B622F0" w14:textId="77777777" w:rsidR="00613116" w:rsidRDefault="00613116" w:rsidP="00B74F87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571841">
              <w:rPr>
                <w:rFonts w:ascii="Calibri" w:hAnsi="Calibri"/>
                <w:b/>
                <w:sz w:val="22"/>
                <w:szCs w:val="22"/>
              </w:rPr>
              <w:t>Dysphagia</w:t>
            </w:r>
          </w:p>
          <w:p w14:paraId="61BD2FA0" w14:textId="57670C4E" w:rsidR="00571841" w:rsidRPr="00571841" w:rsidRDefault="00571841" w:rsidP="00B74F87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571841">
              <w:rPr>
                <w:rFonts w:ascii="Calibri" w:hAnsi="Calibri"/>
                <w:b/>
                <w:sz w:val="22"/>
                <w:szCs w:val="22"/>
              </w:rPr>
              <w:t>PROMIS v1.0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center"/>
          </w:tcPr>
          <w:p w14:paraId="31D8F0B5" w14:textId="77777777" w:rsidR="00613116" w:rsidRPr="00571841" w:rsidRDefault="00613116" w:rsidP="00B74F87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571841">
              <w:rPr>
                <w:rFonts w:ascii="Calibri" w:hAnsi="Calibri"/>
                <w:b/>
                <w:sz w:val="22"/>
                <w:szCs w:val="22"/>
              </w:rPr>
              <w:t>Heartburn/</w:t>
            </w:r>
          </w:p>
          <w:p w14:paraId="410CE933" w14:textId="7E5C02EE" w:rsidR="00613116" w:rsidRDefault="00571841" w:rsidP="00B74F87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>
              <w:rPr>
                <w:rFonts w:ascii="Calibri" w:hAnsi="Calibri"/>
                <w:b/>
                <w:sz w:val="22"/>
                <w:szCs w:val="22"/>
              </w:rPr>
              <w:t>r</w:t>
            </w:r>
            <w:r w:rsidR="00613116" w:rsidRPr="00571841">
              <w:rPr>
                <w:rFonts w:ascii="Calibri" w:hAnsi="Calibri"/>
                <w:b/>
                <w:sz w:val="22"/>
                <w:szCs w:val="22"/>
              </w:rPr>
              <w:t>eflux</w:t>
            </w:r>
          </w:p>
          <w:p w14:paraId="6A971296" w14:textId="68B70930" w:rsidR="00571841" w:rsidRPr="00571841" w:rsidRDefault="00571841" w:rsidP="00B74F87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571841">
              <w:rPr>
                <w:rFonts w:ascii="Calibri" w:hAnsi="Calibri"/>
                <w:b/>
                <w:sz w:val="22"/>
                <w:szCs w:val="22"/>
              </w:rPr>
              <w:t>PROMIS v1.0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2F2F2" w:themeFill="background1" w:themeFillShade="F2"/>
            <w:vAlign w:val="center"/>
          </w:tcPr>
          <w:p w14:paraId="40B10598" w14:textId="77777777" w:rsidR="00613116" w:rsidRPr="00571841" w:rsidRDefault="00613116" w:rsidP="00B74F87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571841">
              <w:rPr>
                <w:rFonts w:ascii="Calibri" w:hAnsi="Calibri"/>
                <w:b/>
                <w:sz w:val="22"/>
                <w:szCs w:val="22"/>
              </w:rPr>
              <w:t>Nausea/</w:t>
            </w:r>
          </w:p>
          <w:p w14:paraId="588AEB20" w14:textId="3E73D52C" w:rsidR="00613116" w:rsidRDefault="00571841" w:rsidP="00B74F87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>
              <w:rPr>
                <w:rFonts w:ascii="Calibri" w:hAnsi="Calibri"/>
                <w:b/>
                <w:sz w:val="22"/>
                <w:szCs w:val="22"/>
              </w:rPr>
              <w:t>v</w:t>
            </w:r>
            <w:r w:rsidR="00613116" w:rsidRPr="00571841">
              <w:rPr>
                <w:rFonts w:ascii="Calibri" w:hAnsi="Calibri"/>
                <w:b/>
                <w:sz w:val="22"/>
                <w:szCs w:val="22"/>
              </w:rPr>
              <w:t>omiting</w:t>
            </w:r>
          </w:p>
          <w:p w14:paraId="623070C8" w14:textId="7B43F86A" w:rsidR="00571841" w:rsidRPr="00571841" w:rsidRDefault="00571841" w:rsidP="00B74F87">
            <w:pPr>
              <w:jc w:val="center"/>
              <w:rPr>
                <w:rFonts w:ascii="Calibri" w:hAnsi="Calibri"/>
                <w:b/>
                <w:sz w:val="22"/>
                <w:szCs w:val="22"/>
              </w:rPr>
            </w:pPr>
            <w:r w:rsidRPr="00571841">
              <w:rPr>
                <w:rFonts w:ascii="Calibri" w:hAnsi="Calibri"/>
                <w:b/>
                <w:sz w:val="22"/>
                <w:szCs w:val="22"/>
              </w:rPr>
              <w:t>PROMIS v1.0</w:t>
            </w:r>
          </w:p>
        </w:tc>
      </w:tr>
      <w:tr w:rsidR="001D70AD" w:rsidRPr="00D86C89" w14:paraId="5F88D620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3972583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1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886DA73" w14:textId="6EA319C8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2%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087728AD" w14:textId="7DC0FD69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0.1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E601F7B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5%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28A49916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0.3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D91ADF1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1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68CAE54B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3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ACB59EB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1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764566E2" w14:textId="26A1FD4D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2%</w:t>
            </w:r>
          </w:p>
        </w:tc>
      </w:tr>
      <w:tr w:rsidR="001D70AD" w:rsidRPr="00D86C89" w14:paraId="64E7237C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1F8B645E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2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1961C5A" w14:textId="48C186CF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3%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6CA76FF" w14:textId="6FC6A139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0.3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043E75C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12%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80F7C48" w14:textId="05F8E636" w:rsidR="001D70AD" w:rsidRPr="00571841" w:rsidRDefault="00B74F87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0.7</w:t>
            </w:r>
            <w:r w:rsidR="001D70AD"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251F910D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4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70C70B8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7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34D2A3F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3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025A7FD8" w14:textId="40EC4228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5%</w:t>
            </w:r>
          </w:p>
        </w:tc>
      </w:tr>
      <w:tr w:rsidR="001D70AD" w:rsidRPr="00D86C89" w14:paraId="767B8C80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124937B9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3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DEB7F5D" w14:textId="74B6DB4D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5%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6E81CD60" w14:textId="7534A30E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0.6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04B0DDBB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20%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036FA2C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1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2828160B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8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24E27658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12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EE2D959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6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7FB8FAD4" w14:textId="638A9DAB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12%</w:t>
            </w:r>
          </w:p>
        </w:tc>
      </w:tr>
      <w:tr w:rsidR="001D70AD" w:rsidRPr="00D86C89" w14:paraId="0FF113CE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7CCA0381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4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6CF5798D" w14:textId="1BF4D08D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10%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204502A5" w14:textId="0242A34D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1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283477D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35%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15A4E31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2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0768818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12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2E4FAF7A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18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20B9BFC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10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26BE305" w14:textId="546EC906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22%</w:t>
            </w:r>
          </w:p>
        </w:tc>
      </w:tr>
      <w:tr w:rsidR="001D70AD" w:rsidRPr="00D86C89" w14:paraId="61F02E82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E918946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5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204C0831" w14:textId="5E35073D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17%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FE2F766" w14:textId="20D9FA82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2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6139D55A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48%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02BABA9C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4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095AF23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17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96CC1F6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23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7C59C897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14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B713AF9" w14:textId="04DC0EC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35%</w:t>
            </w:r>
          </w:p>
        </w:tc>
      </w:tr>
      <w:tr w:rsidR="001D70AD" w:rsidRPr="00D86C89" w14:paraId="05A030E2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56351913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6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E0FE4AA" w14:textId="0F575679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25%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2C423C6" w14:textId="7C01E3F2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3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99D50D9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58%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3338094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6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9D88F3F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23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63FC49CA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28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60A7A56B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19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A81EE50" w14:textId="03943970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49%</w:t>
            </w:r>
          </w:p>
        </w:tc>
      </w:tr>
      <w:tr w:rsidR="001D70AD" w:rsidRPr="00D86C89" w14:paraId="2495BF36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D7FFBF5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7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61F1C623" w14:textId="3A60EB1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34%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34B085B" w14:textId="6B971A44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4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08C4427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65%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601F75BE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8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1F4D13E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30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80BFB7C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35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EBB9439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24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D320FD2" w14:textId="1BAF3286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63%</w:t>
            </w:r>
          </w:p>
        </w:tc>
      </w:tr>
      <w:tr w:rsidR="001D70AD" w:rsidRPr="00D86C89" w14:paraId="06732F24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1FD53EE1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8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2DA036C" w14:textId="1294DDB6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43%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0C21D3B" w14:textId="4F300B72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6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01E80F7E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77%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EA70AF2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11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295BCC45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37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1B84231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40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4D02472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29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01310AA" w14:textId="3945B61F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75%</w:t>
            </w:r>
          </w:p>
        </w:tc>
      </w:tr>
      <w:tr w:rsidR="001D70AD" w:rsidRPr="00D86C89" w14:paraId="66AEFABD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0BE42257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9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A06282A" w14:textId="4AA09C42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52%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693FB4D0" w14:textId="3FF4A909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8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C087C6F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84%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7C9A853D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15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EF669F9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43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E4C5630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47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1935C62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33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7D4BF97C" w14:textId="42799EF4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85%</w:t>
            </w:r>
          </w:p>
        </w:tc>
      </w:tr>
      <w:tr w:rsidR="001D70AD" w:rsidRPr="00D86C89" w14:paraId="4B47FE0E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1D605B1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10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6AA539C1" w14:textId="62DCFBEC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62%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FA594E0" w14:textId="7A41A073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11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6E4D4790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88%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25BF58A0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18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8B7A899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50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78CBD171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53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E2ED06A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38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24FE4FCC" w14:textId="2F116EEF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91%</w:t>
            </w:r>
          </w:p>
        </w:tc>
      </w:tr>
      <w:tr w:rsidR="001D70AD" w:rsidRPr="00D86C89" w14:paraId="09EAA3D6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3EA3ABA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11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6BDBAAAA" w14:textId="3047488E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69%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652F2554" w14:textId="4314F83D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14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CB8052B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1%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AAB33EA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22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4F36410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57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78527B4C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59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0F510960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42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2E1579B" w14:textId="18D8D83C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95%</w:t>
            </w:r>
          </w:p>
        </w:tc>
      </w:tr>
      <w:tr w:rsidR="001D70AD" w:rsidRPr="00D86C89" w14:paraId="29B5FD42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099C0A02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12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238AA38" w14:textId="45720453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76%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2E708BA" w14:textId="66D95250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17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4468E01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4%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61C28C4F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27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7F8DABA1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63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78FE4622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65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DD56FED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46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033AE64" w14:textId="6F8D2AD8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97%</w:t>
            </w:r>
          </w:p>
        </w:tc>
      </w:tr>
      <w:tr w:rsidR="001D70AD" w:rsidRPr="00D86C89" w14:paraId="4378E940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5C19907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13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2F188965" w14:textId="63838D03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81%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B5BB817" w14:textId="069CC7A2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22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68B2205F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6%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490CA6F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33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1B2C9B6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70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2F1063D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71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38911B3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50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7C78DB10" w14:textId="58D2AAA6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98%</w:t>
            </w:r>
          </w:p>
        </w:tc>
      </w:tr>
      <w:tr w:rsidR="001D70AD" w:rsidRPr="00D86C89" w14:paraId="6D6C9876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10992095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14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D83AFEC" w14:textId="60C05E51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86%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2000C8A1" w14:textId="5C79A6C4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26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91D7E6F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7%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B886022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38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9DCE334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75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A04F61E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77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B62A787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54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2C1BC96" w14:textId="2E4EF1F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99%</w:t>
            </w:r>
          </w:p>
        </w:tc>
      </w:tr>
      <w:tr w:rsidR="001D70AD" w:rsidRPr="00D86C89" w14:paraId="17EA5EC0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7A21DC20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15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0006C22C" w14:textId="47BE32A6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91%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E53BFEB" w14:textId="047650F4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30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0DF65B1D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8%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F122640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43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652405D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80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0C7C04D5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82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0CD21914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58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7318C27E" w14:textId="5494A49E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99%</w:t>
            </w:r>
          </w:p>
        </w:tc>
      </w:tr>
      <w:tr w:rsidR="001D70AD" w:rsidRPr="00D86C89" w14:paraId="1DED469C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1541B2B6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16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471A41F" w14:textId="20F25679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94%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66B1EEFC" w14:textId="57936298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34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32A1C74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100%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1925EFE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49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752E960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84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02CFDD13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85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7B60C32B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61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A2C3B57" w14:textId="6655D782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100%</w:t>
            </w:r>
          </w:p>
        </w:tc>
      </w:tr>
      <w:tr w:rsidR="001D70AD" w:rsidRPr="00D86C89" w14:paraId="283B62A0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32BA8585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17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8A117A8" w14:textId="7FA3221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96%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71567CB" w14:textId="714BDC5E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39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B3B8F78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26FBB554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55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21681CFA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88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22C64E9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88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6C27FA0F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64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4B11339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1D70AD" w:rsidRPr="00D86C89" w14:paraId="3E952105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094363B4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18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7954A01E" w14:textId="649F2E0F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97%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E8F93C9" w14:textId="127630ED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43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5256DA6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27EC34CD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60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2BB2587E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1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73F9A034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0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A83E134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68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40635A89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1D70AD" w:rsidRPr="00D86C89" w14:paraId="09330FD1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7A20A231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19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0FB28C9" w14:textId="689B17A4" w:rsidR="001D70AD" w:rsidRPr="00571841" w:rsidRDefault="00B74F87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99</w:t>
            </w:r>
            <w:r w:rsidR="001D70AD"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%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E5891F1" w14:textId="35F80DF6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47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36E3AC1C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74E74AE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65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77DF0E20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3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32DD670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3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088676B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71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1BF460D2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1D70AD" w:rsidRPr="00D86C89" w14:paraId="3C593377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06F268E5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20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CAED3DD" w14:textId="365F140C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100%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7A028160" w14:textId="0F78EC26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51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4D2A33A4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670BE67A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70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E95D699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5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65568438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4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31B53FA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74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0A716C6C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1D70AD" w:rsidRPr="00D86C89" w14:paraId="75F6F42F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51839F7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21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D749B7C" w14:textId="68CEEB35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0D7DCD53" w14:textId="2B92BD19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55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E3AA47F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AC57095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74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237CD2CE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7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06AFF80A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6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27CB4AE3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77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3D04A33B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1D70AD" w:rsidRPr="00D86C89" w14:paraId="02370F32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1E02A28B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22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66225E86" w14:textId="65224810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F912514" w14:textId="72D7CB50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59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0E484769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05E84424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79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A8AC703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8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79017ED3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7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96B6275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79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37ACFB72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1D70AD" w:rsidRPr="00D86C89" w14:paraId="42C31FC4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154EAF48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23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06A726E4" w14:textId="6F3378A8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58BB91E" w14:textId="181504E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62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C4987E4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BEF276B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82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00C81BCD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9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7DF387B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8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69867237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82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5D8A1C6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1D70AD" w:rsidRPr="00D86C89" w14:paraId="25A47FD4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52A67F30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24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86A3E3C" w14:textId="24A8C5FC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7EE26FEA" w14:textId="6967A9A1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66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4FEC6855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B6B5654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86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FDB9901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100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6896F97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8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218ABE7C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84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2BA7196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1D70AD" w:rsidRPr="00D86C89" w14:paraId="4659ED03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32C8B6EB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25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91E131C" w14:textId="79C01F3F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71D00CC9" w14:textId="58E087C0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69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5875F46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55EDBC4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88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321D826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246E23DD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8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062AB01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86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4471769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1D70AD" w:rsidRPr="00D86C89" w14:paraId="4D27584A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02E66C14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lastRenderedPageBreak/>
              <w:t>26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CCCE287" w14:textId="5A7BB7C2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B1B35C7" w14:textId="6F018FCC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73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1DEAF0E1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927BC8E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1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479851A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24F41768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9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332A5E8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88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091386CF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1D70AD" w:rsidRPr="00D86C89" w14:paraId="6E878A89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7972E559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27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7D578B3" w14:textId="574581B0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63843E1F" w14:textId="6E688235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76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35015F5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2674B06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3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1FB5D1B0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D3A22BC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9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A5338F2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0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45BC9406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1D70AD" w:rsidRPr="00D86C89" w14:paraId="35515538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0DA9A3C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28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D5BE25D" w14:textId="208D3294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0907D936" w14:textId="620F6A1E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78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0D24B4C7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437E6B2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5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7F9A2189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7059408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100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0C0CDC23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1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465ED66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1D70AD" w:rsidRPr="00D86C89" w14:paraId="5EFDEDE2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0C3F2628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29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6DA773B7" w14:textId="63DA11FC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C0F339C" w14:textId="793B7252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81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7E3BB286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33CAA20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6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95779BF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0BE6725A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22BD91A2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3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D88AA66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1D70AD" w:rsidRPr="00D86C89" w14:paraId="2068AEFB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E9BE758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30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E06F88E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7C7A3467" w14:textId="5317DF94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83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773944EE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6B1665DB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7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54E6517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3B88F7CD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0974227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4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15D17B02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1D70AD" w:rsidRPr="00D86C89" w14:paraId="1D4E5A58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B0D8FF3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31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02584309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0F105729" w14:textId="67123BF2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85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00EC7DCB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0BA27A37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8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73373C90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91B4894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6BC12FC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5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48311062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1D70AD" w:rsidRPr="00D86C89" w14:paraId="792C6941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1EC942B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32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4BFD2A49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A4C053D" w14:textId="3192B2BB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87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171E361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692CE17E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9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79D39622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45337DC1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636C2210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6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4663AE8E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1D70AD" w:rsidRPr="00D86C89" w14:paraId="6C473CE0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37CEE37E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33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16FA1C70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421A8FE" w14:textId="0F1A609C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89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A5CC381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03C524A7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9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3D1BC6A7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DA0C00B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AF45BDC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6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1B74D620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1D70AD" w:rsidRPr="00D86C89" w14:paraId="650DE347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03F74082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34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3F727AB1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25D9AC5F" w14:textId="4636ED6D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90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AB68AB6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7F4258F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100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C51B6B1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5DA72AD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86E308A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7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7648E1DD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1D70AD" w:rsidRPr="00D86C89" w14:paraId="3B328DA0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0D50EB5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35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8A20F84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2C3A2C05" w14:textId="4A635E05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92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4EB79954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7481F95D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100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39485A6C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7C1C1F8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F3B0DAD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7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78883BC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1D70AD" w:rsidRPr="00D86C89" w14:paraId="50A48793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1D701429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36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FC224FC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0611CB51" w14:textId="5806DAEC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94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73B187F6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7CB9E8A4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100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031EDA96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1B45B79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0F260688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8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40D54428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1D70AD" w:rsidRPr="00D86C89" w14:paraId="15F0CA69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52F1F276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37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6EF6D77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A47247A" w14:textId="75C5225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95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64F49A5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4AC8F2F1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1A1CE3A4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155C71E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2C4C11C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8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413128A3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1D70AD" w:rsidRPr="00D86C89" w14:paraId="64D2F332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5191E5C6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38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528CFA5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69B2CA4D" w14:textId="2E29CCC8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95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0B07D241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4619B8C4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3D21709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0DCA9A53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08F24C4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8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7E823908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1D70AD" w:rsidRPr="00D86C89" w14:paraId="0BA253B5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0BC8B8C8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39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E658E8C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091A6C0D" w14:textId="2156062F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96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5AFE45F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7D8EC73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37F3CCBF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1F02947B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106E509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9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408D6682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1D70AD" w:rsidRPr="00D86C89" w14:paraId="5B40C98C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D720F5B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40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4BC416A3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CA5395E" w14:textId="0BC4E901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97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9968FEF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101C93ED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3363A53E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10C71391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0466590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9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7B30E84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1D70AD" w:rsidRPr="00D86C89" w14:paraId="3BCA84B5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5F80F9C4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41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71FAC258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BFEAA9F" w14:textId="4EA4ADA2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98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33E46AF5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CE800A2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4B6D3991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38464D0A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7C06388B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9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15B42A61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1D70AD" w:rsidRPr="00D86C89" w14:paraId="66ACC962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351F9CE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42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AE93CCF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0CEBD65" w14:textId="64066354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98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644B09E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43890F1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91D247A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E0D1544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6F5AD57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9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0A07C211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1D70AD" w:rsidRPr="00D86C89" w14:paraId="31FBF8A0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0DB6B22F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43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34DE7909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5D61E71" w14:textId="595D4559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99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125ABC88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3DFF5AF7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085179FE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38C1CAF5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7D93EFFE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9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F6ADF0E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1D70AD" w:rsidRPr="00D86C89" w14:paraId="42C1E72C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A7DD21E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44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37F28105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6D4C7887" w14:textId="585041BE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99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9B8B979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EB0161F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344D81D2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1C7A37F9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7C20767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9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09A2B9E3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1D70AD" w:rsidRPr="00D86C89" w14:paraId="7DBC7735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3CE552F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45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3DA6A984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DC204B2" w14:textId="30D2C92A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99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73AEF0A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0AF12C53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13E2FE3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9BFF919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44C4018F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99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E7C9DBF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1D70AD" w:rsidRPr="00D86C89" w14:paraId="3CE56C64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2362FC1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46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33D2D090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3997E8CC" w14:textId="343C892F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100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13CAB4B3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28301A7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6E36093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BFCB95F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96066C6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100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2539E1B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1D70AD" w:rsidRPr="00D86C89" w14:paraId="7CB4D39A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87C1876" w14:textId="77777777" w:rsidR="001D70AD" w:rsidRPr="00561A40" w:rsidRDefault="001D70AD" w:rsidP="001D70AD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47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BC3426E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6CD84E73" w14:textId="5127C518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 w:cs="Calibri"/>
                <w:color w:val="000000"/>
                <w:sz w:val="22"/>
                <w:szCs w:val="22"/>
              </w:rPr>
              <w:t>100%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41467F79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48951BCC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1B584EF5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5D9CB6C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2F5DAD7A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100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37D4E07C" w14:textId="77777777" w:rsidR="001D70AD" w:rsidRPr="00571841" w:rsidRDefault="001D70AD" w:rsidP="001D70AD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613116" w:rsidRPr="00D86C89" w14:paraId="7599D2D8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026C3FD" w14:textId="77777777" w:rsidR="00613116" w:rsidRPr="00561A40" w:rsidRDefault="00613116" w:rsidP="00B74F87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48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A39A34B" w14:textId="77777777" w:rsidR="00613116" w:rsidRPr="00571841" w:rsidRDefault="00613116" w:rsidP="00B74F87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003A3AAF" w14:textId="77777777" w:rsidR="00613116" w:rsidRPr="00571841" w:rsidRDefault="00613116" w:rsidP="00B74F87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4E9F529" w14:textId="77777777" w:rsidR="00613116" w:rsidRPr="00571841" w:rsidRDefault="00613116" w:rsidP="00B74F87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E6EF878" w14:textId="77777777" w:rsidR="00613116" w:rsidRPr="00571841" w:rsidRDefault="00613116" w:rsidP="00B74F87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723EDBE6" w14:textId="77777777" w:rsidR="00613116" w:rsidRPr="00571841" w:rsidRDefault="00613116" w:rsidP="00B74F87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7086EB41" w14:textId="77777777" w:rsidR="00613116" w:rsidRPr="00571841" w:rsidRDefault="00613116" w:rsidP="00B74F87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02FC219D" w14:textId="77777777" w:rsidR="00613116" w:rsidRPr="00571841" w:rsidRDefault="00613116" w:rsidP="00B74F87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100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1DA24766" w14:textId="77777777" w:rsidR="00613116" w:rsidRPr="00571841" w:rsidRDefault="00613116" w:rsidP="00B74F87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613116" w:rsidRPr="00D86C89" w14:paraId="65083FB2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93AA18E" w14:textId="77777777" w:rsidR="00613116" w:rsidRPr="00561A40" w:rsidRDefault="00613116" w:rsidP="00B74F87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49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49548C71" w14:textId="77777777" w:rsidR="00613116" w:rsidRPr="00571841" w:rsidRDefault="00613116" w:rsidP="00B74F87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4B9CAC4F" w14:textId="77777777" w:rsidR="00613116" w:rsidRPr="00571841" w:rsidRDefault="00613116" w:rsidP="00B74F87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48B23B2" w14:textId="77777777" w:rsidR="00613116" w:rsidRPr="00571841" w:rsidRDefault="00613116" w:rsidP="00B74F87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78E54B10" w14:textId="77777777" w:rsidR="00613116" w:rsidRPr="00571841" w:rsidRDefault="00613116" w:rsidP="00B74F87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0F7D9821" w14:textId="77777777" w:rsidR="00613116" w:rsidRPr="00571841" w:rsidRDefault="00613116" w:rsidP="00B74F87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041F271" w14:textId="77777777" w:rsidR="00613116" w:rsidRPr="00571841" w:rsidRDefault="00613116" w:rsidP="00B74F87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5CFECBB1" w14:textId="77777777" w:rsidR="00613116" w:rsidRPr="00571841" w:rsidRDefault="00613116" w:rsidP="00B74F87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100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35D91BB2" w14:textId="77777777" w:rsidR="00613116" w:rsidRPr="00571841" w:rsidRDefault="00613116" w:rsidP="00B74F87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613116" w:rsidRPr="00D86C89" w14:paraId="29127A55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08808D2C" w14:textId="77777777" w:rsidR="00613116" w:rsidRPr="00561A40" w:rsidRDefault="00613116" w:rsidP="00B74F87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50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46B48DFA" w14:textId="77777777" w:rsidR="00613116" w:rsidRPr="00571841" w:rsidRDefault="00613116" w:rsidP="00B74F87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17B7841E" w14:textId="77777777" w:rsidR="00613116" w:rsidRPr="00571841" w:rsidRDefault="00613116" w:rsidP="00B74F87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765433A2" w14:textId="77777777" w:rsidR="00613116" w:rsidRPr="00571841" w:rsidRDefault="00613116" w:rsidP="00B74F87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174DCBA9" w14:textId="77777777" w:rsidR="00613116" w:rsidRPr="00571841" w:rsidRDefault="00613116" w:rsidP="00B74F87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1E8AC4F9" w14:textId="77777777" w:rsidR="00613116" w:rsidRPr="00571841" w:rsidRDefault="00613116" w:rsidP="00B74F87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4CB34F3C" w14:textId="77777777" w:rsidR="00613116" w:rsidRPr="00571841" w:rsidRDefault="00613116" w:rsidP="00B74F87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5F39547" w14:textId="77777777" w:rsidR="00613116" w:rsidRPr="00571841" w:rsidRDefault="00613116" w:rsidP="00B74F87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100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3CB28E86" w14:textId="77777777" w:rsidR="00613116" w:rsidRPr="00571841" w:rsidRDefault="00613116" w:rsidP="00B74F87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  <w:tr w:rsidR="00613116" w:rsidRPr="00D86C89" w14:paraId="37B69B8E" w14:textId="77777777" w:rsidTr="00B74F87">
        <w:tc>
          <w:tcPr>
            <w:tcW w:w="14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4EBC594" w14:textId="77777777" w:rsidR="00613116" w:rsidRPr="00561A40" w:rsidRDefault="00613116" w:rsidP="00B74F87">
            <w:pPr>
              <w:jc w:val="center"/>
              <w:rPr>
                <w:rFonts w:ascii="Calibri" w:hAnsi="Calibri"/>
                <w:b/>
                <w:bCs/>
                <w:sz w:val="22"/>
                <w:szCs w:val="22"/>
              </w:rPr>
            </w:pPr>
            <w:r w:rsidRPr="00561A40">
              <w:rPr>
                <w:rFonts w:ascii="Calibri" w:eastAsia="Times New Roman" w:hAnsi="Calibri" w:cs="Times New Roman"/>
                <w:b/>
                <w:bCs/>
                <w:color w:val="000000"/>
                <w:sz w:val="22"/>
                <w:szCs w:val="22"/>
              </w:rPr>
              <w:t>51</w:t>
            </w:r>
          </w:p>
        </w:tc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407892C" w14:textId="77777777" w:rsidR="00613116" w:rsidRPr="00571841" w:rsidRDefault="00613116" w:rsidP="00B74F87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0261E9F" w14:textId="77777777" w:rsidR="00613116" w:rsidRPr="00571841" w:rsidRDefault="00613116" w:rsidP="00B74F87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1719818" w14:textId="77777777" w:rsidR="00613116" w:rsidRPr="00571841" w:rsidRDefault="00613116" w:rsidP="00B74F87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5DE4C4DB" w14:textId="77777777" w:rsidR="00613116" w:rsidRPr="00571841" w:rsidRDefault="00613116" w:rsidP="00B74F87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2C60F43B" w14:textId="77777777" w:rsidR="00613116" w:rsidRPr="00571841" w:rsidRDefault="00613116" w:rsidP="00B74F87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1E8639C7" w14:textId="77777777" w:rsidR="00613116" w:rsidRPr="00571841" w:rsidRDefault="00613116" w:rsidP="00B74F87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bottom"/>
          </w:tcPr>
          <w:p w14:paraId="1E633F91" w14:textId="77777777" w:rsidR="00613116" w:rsidRPr="00571841" w:rsidRDefault="00613116" w:rsidP="00B74F87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eastAsia="Times New Roman" w:hAnsi="Calibri" w:cs="Times New Roman"/>
                <w:color w:val="000000"/>
                <w:sz w:val="22"/>
                <w:szCs w:val="22"/>
              </w:rPr>
              <w:t>100%</w:t>
            </w:r>
          </w:p>
        </w:tc>
        <w:tc>
          <w:tcPr>
            <w:tcW w:w="14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08A60F6" w14:textId="77777777" w:rsidR="00613116" w:rsidRPr="00571841" w:rsidRDefault="00613116" w:rsidP="00B74F87">
            <w:pPr>
              <w:jc w:val="center"/>
              <w:rPr>
                <w:rFonts w:ascii="Calibri" w:hAnsi="Calibri"/>
                <w:sz w:val="22"/>
                <w:szCs w:val="22"/>
              </w:rPr>
            </w:pPr>
            <w:r w:rsidRPr="00571841">
              <w:rPr>
                <w:rFonts w:ascii="Calibri" w:hAnsi="Calibri"/>
                <w:sz w:val="22"/>
                <w:szCs w:val="22"/>
              </w:rPr>
              <w:t>---</w:t>
            </w:r>
          </w:p>
        </w:tc>
      </w:tr>
    </w:tbl>
    <w:p w14:paraId="737A566C" w14:textId="77777777" w:rsidR="00613116" w:rsidRDefault="00613116" w:rsidP="00613116">
      <w:pPr>
        <w:rPr>
          <w:rFonts w:ascii="Calibri" w:hAnsi="Calibri" w:cs="Times"/>
        </w:rPr>
      </w:pPr>
    </w:p>
    <w:p w14:paraId="76B5D8A0" w14:textId="77777777" w:rsidR="00571841" w:rsidRDefault="00571841"/>
    <w:p w14:paraId="0F7E8DE3" w14:textId="5A8129F1" w:rsidR="00571841" w:rsidRDefault="00571841">
      <w:r w:rsidRPr="00571841">
        <w:rPr>
          <w:b/>
          <w:bCs/>
        </w:rPr>
        <w:t>References</w:t>
      </w:r>
      <w:r>
        <w:t>:</w:t>
      </w:r>
    </w:p>
    <w:p w14:paraId="37526425" w14:textId="0E6DD22A" w:rsidR="009407E2" w:rsidRDefault="00571841" w:rsidP="000E4969">
      <w:pPr>
        <w:pStyle w:val="EndNoteBibliography"/>
        <w:ind w:left="540" w:hanging="540"/>
      </w:pPr>
      <w:fldSimple w:instr=" ADDIN EN.REFLIST ">
        <w:r w:rsidRPr="00571841">
          <w:rPr>
            <w:noProof/>
          </w:rPr>
          <w:t>1.</w:t>
        </w:r>
        <w:r w:rsidRPr="00571841">
          <w:rPr>
            <w:noProof/>
          </w:rPr>
          <w:tab/>
          <w:t xml:space="preserve">HealthMeasures. Obtain &amp; </w:t>
        </w:r>
        <w:r w:rsidR="00E221DF">
          <w:rPr>
            <w:noProof/>
          </w:rPr>
          <w:t>a</w:t>
        </w:r>
        <w:r w:rsidRPr="00571841">
          <w:rPr>
            <w:noProof/>
          </w:rPr>
          <w:t xml:space="preserve">dminister </w:t>
        </w:r>
        <w:r w:rsidR="00E221DF">
          <w:rPr>
            <w:noProof/>
          </w:rPr>
          <w:t>m</w:t>
        </w:r>
        <w:r w:rsidRPr="00571841">
          <w:rPr>
            <w:noProof/>
          </w:rPr>
          <w:t xml:space="preserve">easures. 2018 [cited 2018 July 17]; Available from: </w:t>
        </w:r>
        <w:hyperlink r:id="rId4" w:history="1">
          <w:r w:rsidRPr="00571841">
            <w:rPr>
              <w:rStyle w:val="Hyperlink"/>
              <w:noProof/>
            </w:rPr>
            <w:t>http://www.healthmeasures.net/explore-measurement-systems/promis/obtain-administer-measures</w:t>
          </w:r>
        </w:hyperlink>
      </w:fldSimple>
    </w:p>
    <w:sectPr w:rsidR="009407E2" w:rsidSect="00B74F87">
      <w:pgSz w:w="15840" w:h="12240" w:orient="landscape"/>
      <w:pgMar w:top="1440" w:right="1440" w:bottom="108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3"/>
  <w:proofState w:spelling="clean" w:grammar="clean"/>
  <w:defaultTabStop w:val="720"/>
  <w:characterSpacingControl w:val="doNotCompress"/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mer J Gastroenter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az9ps05jz9zxieppfxxr9dl2rxat9ta2a9a&quot;&gt;My EndNote Library&lt;record-ids&gt;&lt;item&gt;1554&lt;/item&gt;&lt;/record-ids&gt;&lt;/item&gt;&lt;/Libraries&gt;"/>
  </w:docVars>
  <w:rsids>
    <w:rsidRoot w:val="00613116"/>
    <w:rsid w:val="00000803"/>
    <w:rsid w:val="00002045"/>
    <w:rsid w:val="00002EA7"/>
    <w:rsid w:val="00007FA7"/>
    <w:rsid w:val="00014343"/>
    <w:rsid w:val="0001457F"/>
    <w:rsid w:val="000169CF"/>
    <w:rsid w:val="00022C53"/>
    <w:rsid w:val="000305EB"/>
    <w:rsid w:val="00033F84"/>
    <w:rsid w:val="00044A92"/>
    <w:rsid w:val="000579AF"/>
    <w:rsid w:val="00060EBF"/>
    <w:rsid w:val="0006180B"/>
    <w:rsid w:val="00062665"/>
    <w:rsid w:val="0007351D"/>
    <w:rsid w:val="000849A7"/>
    <w:rsid w:val="000851FC"/>
    <w:rsid w:val="0009354B"/>
    <w:rsid w:val="000A59E5"/>
    <w:rsid w:val="000B1161"/>
    <w:rsid w:val="000B2C88"/>
    <w:rsid w:val="000C4571"/>
    <w:rsid w:val="000D494F"/>
    <w:rsid w:val="000E4969"/>
    <w:rsid w:val="000F7857"/>
    <w:rsid w:val="0010152E"/>
    <w:rsid w:val="00102745"/>
    <w:rsid w:val="001106F6"/>
    <w:rsid w:val="00112DC5"/>
    <w:rsid w:val="00115059"/>
    <w:rsid w:val="00121163"/>
    <w:rsid w:val="001227C7"/>
    <w:rsid w:val="0012522D"/>
    <w:rsid w:val="00130F3E"/>
    <w:rsid w:val="001348BA"/>
    <w:rsid w:val="0014084E"/>
    <w:rsid w:val="00142487"/>
    <w:rsid w:val="00145510"/>
    <w:rsid w:val="00145BA8"/>
    <w:rsid w:val="00146D38"/>
    <w:rsid w:val="00150DFA"/>
    <w:rsid w:val="00162A99"/>
    <w:rsid w:val="00162AF0"/>
    <w:rsid w:val="00167506"/>
    <w:rsid w:val="00167D1D"/>
    <w:rsid w:val="0017183B"/>
    <w:rsid w:val="00171D45"/>
    <w:rsid w:val="00174179"/>
    <w:rsid w:val="00196827"/>
    <w:rsid w:val="001A0EC5"/>
    <w:rsid w:val="001A40F7"/>
    <w:rsid w:val="001A5A25"/>
    <w:rsid w:val="001A7B42"/>
    <w:rsid w:val="001B2B6A"/>
    <w:rsid w:val="001B7388"/>
    <w:rsid w:val="001C3381"/>
    <w:rsid w:val="001C51F8"/>
    <w:rsid w:val="001D1AA2"/>
    <w:rsid w:val="001D70AD"/>
    <w:rsid w:val="001E3E92"/>
    <w:rsid w:val="001E4330"/>
    <w:rsid w:val="001E498B"/>
    <w:rsid w:val="001E5C8B"/>
    <w:rsid w:val="001E5CA8"/>
    <w:rsid w:val="001F28BF"/>
    <w:rsid w:val="001F6A0F"/>
    <w:rsid w:val="001F7CCB"/>
    <w:rsid w:val="00217555"/>
    <w:rsid w:val="00236C1A"/>
    <w:rsid w:val="00245D2A"/>
    <w:rsid w:val="002465B1"/>
    <w:rsid w:val="0025090E"/>
    <w:rsid w:val="00253326"/>
    <w:rsid w:val="00257872"/>
    <w:rsid w:val="0025789D"/>
    <w:rsid w:val="0026714A"/>
    <w:rsid w:val="0027265D"/>
    <w:rsid w:val="0028062B"/>
    <w:rsid w:val="00286F49"/>
    <w:rsid w:val="00292804"/>
    <w:rsid w:val="002944A1"/>
    <w:rsid w:val="00296403"/>
    <w:rsid w:val="002A11D8"/>
    <w:rsid w:val="002A1684"/>
    <w:rsid w:val="002A3CF0"/>
    <w:rsid w:val="002A3EBF"/>
    <w:rsid w:val="002A5F6F"/>
    <w:rsid w:val="002A61C3"/>
    <w:rsid w:val="002C2693"/>
    <w:rsid w:val="002E146E"/>
    <w:rsid w:val="002E49BD"/>
    <w:rsid w:val="002E5E75"/>
    <w:rsid w:val="002F2AF2"/>
    <w:rsid w:val="002F507A"/>
    <w:rsid w:val="00307E7E"/>
    <w:rsid w:val="00316DC9"/>
    <w:rsid w:val="0032097D"/>
    <w:rsid w:val="00325C79"/>
    <w:rsid w:val="00331B33"/>
    <w:rsid w:val="003466E7"/>
    <w:rsid w:val="00346BA1"/>
    <w:rsid w:val="003527F8"/>
    <w:rsid w:val="0037758D"/>
    <w:rsid w:val="0038152E"/>
    <w:rsid w:val="00381741"/>
    <w:rsid w:val="003855EB"/>
    <w:rsid w:val="003A4FEA"/>
    <w:rsid w:val="003A7C25"/>
    <w:rsid w:val="003B3194"/>
    <w:rsid w:val="003B6F3C"/>
    <w:rsid w:val="003D0364"/>
    <w:rsid w:val="003D497A"/>
    <w:rsid w:val="003D53FC"/>
    <w:rsid w:val="003E3425"/>
    <w:rsid w:val="003F40AE"/>
    <w:rsid w:val="0040072A"/>
    <w:rsid w:val="0040533D"/>
    <w:rsid w:val="00406E80"/>
    <w:rsid w:val="00414282"/>
    <w:rsid w:val="00415DE1"/>
    <w:rsid w:val="004251D1"/>
    <w:rsid w:val="00441598"/>
    <w:rsid w:val="00441AE3"/>
    <w:rsid w:val="00452ACD"/>
    <w:rsid w:val="004556EE"/>
    <w:rsid w:val="00457E57"/>
    <w:rsid w:val="004704DB"/>
    <w:rsid w:val="00493619"/>
    <w:rsid w:val="004942E4"/>
    <w:rsid w:val="004975C3"/>
    <w:rsid w:val="004A0860"/>
    <w:rsid w:val="004A2A8F"/>
    <w:rsid w:val="004B0174"/>
    <w:rsid w:val="004D45E8"/>
    <w:rsid w:val="004E349E"/>
    <w:rsid w:val="005068A3"/>
    <w:rsid w:val="005115F6"/>
    <w:rsid w:val="00527CB2"/>
    <w:rsid w:val="005362AF"/>
    <w:rsid w:val="00542041"/>
    <w:rsid w:val="00543B2E"/>
    <w:rsid w:val="005448C3"/>
    <w:rsid w:val="00544D4F"/>
    <w:rsid w:val="00551465"/>
    <w:rsid w:val="00556125"/>
    <w:rsid w:val="00560518"/>
    <w:rsid w:val="00561A40"/>
    <w:rsid w:val="00567506"/>
    <w:rsid w:val="00571841"/>
    <w:rsid w:val="0057484A"/>
    <w:rsid w:val="00577F62"/>
    <w:rsid w:val="005867FE"/>
    <w:rsid w:val="005A0288"/>
    <w:rsid w:val="005A1CBC"/>
    <w:rsid w:val="005B0EF8"/>
    <w:rsid w:val="005B1F49"/>
    <w:rsid w:val="005B46FB"/>
    <w:rsid w:val="005B7153"/>
    <w:rsid w:val="005C0386"/>
    <w:rsid w:val="005C3F48"/>
    <w:rsid w:val="005C7099"/>
    <w:rsid w:val="005D2634"/>
    <w:rsid w:val="005D2C78"/>
    <w:rsid w:val="005D429A"/>
    <w:rsid w:val="00613116"/>
    <w:rsid w:val="006134B2"/>
    <w:rsid w:val="0061780C"/>
    <w:rsid w:val="00620655"/>
    <w:rsid w:val="0062337F"/>
    <w:rsid w:val="006239E6"/>
    <w:rsid w:val="00623C7A"/>
    <w:rsid w:val="00627A91"/>
    <w:rsid w:val="00630CA9"/>
    <w:rsid w:val="0063604B"/>
    <w:rsid w:val="00643603"/>
    <w:rsid w:val="006437CA"/>
    <w:rsid w:val="006467C5"/>
    <w:rsid w:val="006471E5"/>
    <w:rsid w:val="006504C0"/>
    <w:rsid w:val="0065146F"/>
    <w:rsid w:val="00653628"/>
    <w:rsid w:val="0066562F"/>
    <w:rsid w:val="00666A2D"/>
    <w:rsid w:val="00672F12"/>
    <w:rsid w:val="0069541E"/>
    <w:rsid w:val="006A77C3"/>
    <w:rsid w:val="006B5273"/>
    <w:rsid w:val="006B5E2D"/>
    <w:rsid w:val="006C6629"/>
    <w:rsid w:val="006D0ACE"/>
    <w:rsid w:val="006D0D2E"/>
    <w:rsid w:val="006D4814"/>
    <w:rsid w:val="006E0ED4"/>
    <w:rsid w:val="006E1D2B"/>
    <w:rsid w:val="006E1D6E"/>
    <w:rsid w:val="006E37A0"/>
    <w:rsid w:val="006F416E"/>
    <w:rsid w:val="00704DAD"/>
    <w:rsid w:val="00710153"/>
    <w:rsid w:val="007114E1"/>
    <w:rsid w:val="007221CB"/>
    <w:rsid w:val="007454E7"/>
    <w:rsid w:val="00747D26"/>
    <w:rsid w:val="00750939"/>
    <w:rsid w:val="007556E4"/>
    <w:rsid w:val="00764D4C"/>
    <w:rsid w:val="00764EAE"/>
    <w:rsid w:val="00766F23"/>
    <w:rsid w:val="0077755E"/>
    <w:rsid w:val="0078247D"/>
    <w:rsid w:val="007842DA"/>
    <w:rsid w:val="00784558"/>
    <w:rsid w:val="00793EC5"/>
    <w:rsid w:val="007B4A9A"/>
    <w:rsid w:val="007B4F83"/>
    <w:rsid w:val="007C17B3"/>
    <w:rsid w:val="007C1D4D"/>
    <w:rsid w:val="007E2BFF"/>
    <w:rsid w:val="007F4C8D"/>
    <w:rsid w:val="007F78F9"/>
    <w:rsid w:val="008011F1"/>
    <w:rsid w:val="00803130"/>
    <w:rsid w:val="00811261"/>
    <w:rsid w:val="00811814"/>
    <w:rsid w:val="0082355C"/>
    <w:rsid w:val="00826989"/>
    <w:rsid w:val="00832080"/>
    <w:rsid w:val="00836DE5"/>
    <w:rsid w:val="00842852"/>
    <w:rsid w:val="008605B5"/>
    <w:rsid w:val="00860F4D"/>
    <w:rsid w:val="008670CE"/>
    <w:rsid w:val="0087161A"/>
    <w:rsid w:val="00872EAA"/>
    <w:rsid w:val="00881727"/>
    <w:rsid w:val="008A0520"/>
    <w:rsid w:val="008C0CEE"/>
    <w:rsid w:val="008C719E"/>
    <w:rsid w:val="008D407A"/>
    <w:rsid w:val="008E5680"/>
    <w:rsid w:val="008F24CB"/>
    <w:rsid w:val="008F4515"/>
    <w:rsid w:val="008F6F22"/>
    <w:rsid w:val="008F738C"/>
    <w:rsid w:val="00900C06"/>
    <w:rsid w:val="009037A6"/>
    <w:rsid w:val="0090395C"/>
    <w:rsid w:val="00904A5F"/>
    <w:rsid w:val="00923894"/>
    <w:rsid w:val="009267CF"/>
    <w:rsid w:val="009407E2"/>
    <w:rsid w:val="00970252"/>
    <w:rsid w:val="0097200B"/>
    <w:rsid w:val="009859BE"/>
    <w:rsid w:val="00991936"/>
    <w:rsid w:val="00991B06"/>
    <w:rsid w:val="009A5E28"/>
    <w:rsid w:val="009A5E2A"/>
    <w:rsid w:val="009B4482"/>
    <w:rsid w:val="009D704B"/>
    <w:rsid w:val="009D7CFD"/>
    <w:rsid w:val="00A0122E"/>
    <w:rsid w:val="00A0797C"/>
    <w:rsid w:val="00A11CCC"/>
    <w:rsid w:val="00A35ECF"/>
    <w:rsid w:val="00A4486E"/>
    <w:rsid w:val="00A51B5C"/>
    <w:rsid w:val="00A64AD3"/>
    <w:rsid w:val="00A753A7"/>
    <w:rsid w:val="00A805A5"/>
    <w:rsid w:val="00A9300D"/>
    <w:rsid w:val="00A967EE"/>
    <w:rsid w:val="00A97003"/>
    <w:rsid w:val="00AA1D41"/>
    <w:rsid w:val="00AB3333"/>
    <w:rsid w:val="00AB4BD0"/>
    <w:rsid w:val="00AC6E3D"/>
    <w:rsid w:val="00AC718A"/>
    <w:rsid w:val="00AC77F3"/>
    <w:rsid w:val="00AD1AB0"/>
    <w:rsid w:val="00AE4D58"/>
    <w:rsid w:val="00AE770E"/>
    <w:rsid w:val="00AF4103"/>
    <w:rsid w:val="00AF450A"/>
    <w:rsid w:val="00AF7308"/>
    <w:rsid w:val="00B02242"/>
    <w:rsid w:val="00B073C6"/>
    <w:rsid w:val="00B13C7D"/>
    <w:rsid w:val="00B233FC"/>
    <w:rsid w:val="00B2599E"/>
    <w:rsid w:val="00B33B8B"/>
    <w:rsid w:val="00B51AFF"/>
    <w:rsid w:val="00B63E2A"/>
    <w:rsid w:val="00B72973"/>
    <w:rsid w:val="00B72E4F"/>
    <w:rsid w:val="00B74537"/>
    <w:rsid w:val="00B74F87"/>
    <w:rsid w:val="00B83AC5"/>
    <w:rsid w:val="00B9202A"/>
    <w:rsid w:val="00B93C9A"/>
    <w:rsid w:val="00BA04F5"/>
    <w:rsid w:val="00BA2D8F"/>
    <w:rsid w:val="00BA7B28"/>
    <w:rsid w:val="00BB2389"/>
    <w:rsid w:val="00BB6DC3"/>
    <w:rsid w:val="00BB755C"/>
    <w:rsid w:val="00BB7B20"/>
    <w:rsid w:val="00BE76E7"/>
    <w:rsid w:val="00BF3B04"/>
    <w:rsid w:val="00BF540B"/>
    <w:rsid w:val="00C00AD2"/>
    <w:rsid w:val="00C05607"/>
    <w:rsid w:val="00C05E67"/>
    <w:rsid w:val="00C070B6"/>
    <w:rsid w:val="00C151CF"/>
    <w:rsid w:val="00C15939"/>
    <w:rsid w:val="00C228A5"/>
    <w:rsid w:val="00C354E0"/>
    <w:rsid w:val="00C37859"/>
    <w:rsid w:val="00C434FA"/>
    <w:rsid w:val="00C55FE0"/>
    <w:rsid w:val="00C56227"/>
    <w:rsid w:val="00C605D1"/>
    <w:rsid w:val="00C6649D"/>
    <w:rsid w:val="00C7472E"/>
    <w:rsid w:val="00C8291C"/>
    <w:rsid w:val="00C85AF5"/>
    <w:rsid w:val="00C868D3"/>
    <w:rsid w:val="00C929DB"/>
    <w:rsid w:val="00CB3C03"/>
    <w:rsid w:val="00CC0C68"/>
    <w:rsid w:val="00CC3520"/>
    <w:rsid w:val="00CC5E25"/>
    <w:rsid w:val="00CD4A57"/>
    <w:rsid w:val="00CD5115"/>
    <w:rsid w:val="00CD675A"/>
    <w:rsid w:val="00CE32FE"/>
    <w:rsid w:val="00CE5D2A"/>
    <w:rsid w:val="00CE77CC"/>
    <w:rsid w:val="00D00628"/>
    <w:rsid w:val="00D0558F"/>
    <w:rsid w:val="00D2399A"/>
    <w:rsid w:val="00D31F15"/>
    <w:rsid w:val="00D34AE0"/>
    <w:rsid w:val="00D4234B"/>
    <w:rsid w:val="00D52CF7"/>
    <w:rsid w:val="00D562A1"/>
    <w:rsid w:val="00D66223"/>
    <w:rsid w:val="00D7778B"/>
    <w:rsid w:val="00D8576E"/>
    <w:rsid w:val="00D866CC"/>
    <w:rsid w:val="00D96E7B"/>
    <w:rsid w:val="00DA2089"/>
    <w:rsid w:val="00DA3F7E"/>
    <w:rsid w:val="00DA593D"/>
    <w:rsid w:val="00DB788F"/>
    <w:rsid w:val="00DC0F7E"/>
    <w:rsid w:val="00DC7C22"/>
    <w:rsid w:val="00DE027A"/>
    <w:rsid w:val="00DE1238"/>
    <w:rsid w:val="00DE1930"/>
    <w:rsid w:val="00DE1D55"/>
    <w:rsid w:val="00DE7BFF"/>
    <w:rsid w:val="00DF44FF"/>
    <w:rsid w:val="00E01DC8"/>
    <w:rsid w:val="00E05701"/>
    <w:rsid w:val="00E06DA6"/>
    <w:rsid w:val="00E11C3B"/>
    <w:rsid w:val="00E11C6E"/>
    <w:rsid w:val="00E207C1"/>
    <w:rsid w:val="00E221DF"/>
    <w:rsid w:val="00E23A2F"/>
    <w:rsid w:val="00E26C28"/>
    <w:rsid w:val="00E301FD"/>
    <w:rsid w:val="00E66C0E"/>
    <w:rsid w:val="00E725BD"/>
    <w:rsid w:val="00E73976"/>
    <w:rsid w:val="00E87CFB"/>
    <w:rsid w:val="00E916AD"/>
    <w:rsid w:val="00E95253"/>
    <w:rsid w:val="00EB7202"/>
    <w:rsid w:val="00EC4522"/>
    <w:rsid w:val="00EC49BE"/>
    <w:rsid w:val="00ED4213"/>
    <w:rsid w:val="00ED62E7"/>
    <w:rsid w:val="00ED67B4"/>
    <w:rsid w:val="00EE4892"/>
    <w:rsid w:val="00F01841"/>
    <w:rsid w:val="00F01C49"/>
    <w:rsid w:val="00F02DCD"/>
    <w:rsid w:val="00F3333E"/>
    <w:rsid w:val="00F35AF5"/>
    <w:rsid w:val="00F47D21"/>
    <w:rsid w:val="00F53A2F"/>
    <w:rsid w:val="00F540E4"/>
    <w:rsid w:val="00F63DFA"/>
    <w:rsid w:val="00F653AE"/>
    <w:rsid w:val="00F777F5"/>
    <w:rsid w:val="00F825E5"/>
    <w:rsid w:val="00F95520"/>
    <w:rsid w:val="00FA2E34"/>
    <w:rsid w:val="00FA558B"/>
    <w:rsid w:val="00FB4EB7"/>
    <w:rsid w:val="00FB534B"/>
    <w:rsid w:val="00FB6328"/>
    <w:rsid w:val="00FC6531"/>
    <w:rsid w:val="00FD142C"/>
    <w:rsid w:val="00FD3665"/>
    <w:rsid w:val="00FF1331"/>
    <w:rsid w:val="00FF3D14"/>
    <w:rsid w:val="00FF4D8A"/>
    <w:rsid w:val="00FF4FE3"/>
    <w:rsid w:val="00FF7D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CCFBF3E"/>
  <w14:defaultImageDpi w14:val="32767"/>
  <w15:chartTrackingRefBased/>
  <w15:docId w15:val="{DB10B07D-EBFD-CD45-B833-33D0B9773E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613116"/>
    <w:rPr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613116"/>
    <w:rPr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571841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71841"/>
    <w:rPr>
      <w:rFonts w:ascii="Calibri" w:hAnsi="Calibri" w:cs="Calibri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571841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571841"/>
    <w:rPr>
      <w:rFonts w:ascii="Calibri" w:hAnsi="Calibri" w:cs="Calibri"/>
      <w:lang w:eastAsia="en-US"/>
    </w:rPr>
  </w:style>
  <w:style w:type="character" w:styleId="Hyperlink">
    <w:name w:val="Hyperlink"/>
    <w:basedOn w:val="DefaultParagraphFont"/>
    <w:uiPriority w:val="99"/>
    <w:unhideWhenUsed/>
    <w:rsid w:val="0057184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57184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://www.healthmeasures.net/explore-measurement-systems/promis/obtain-administer-measures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</TotalTime>
  <Pages>2</Pages>
  <Words>570</Words>
  <Characters>3253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opher Almario</dc:creator>
  <cp:keywords/>
  <dc:description/>
  <cp:lastModifiedBy>Christopher Almario</cp:lastModifiedBy>
  <cp:revision>41</cp:revision>
  <dcterms:created xsi:type="dcterms:W3CDTF">2018-02-12T22:00:00Z</dcterms:created>
  <dcterms:modified xsi:type="dcterms:W3CDTF">2018-07-20T15:20:00Z</dcterms:modified>
</cp:coreProperties>
</file>